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 xml:space="preserve">Micropterus </w:t>
      </w:r>
      <w:proofErr w:type="spellStart"/>
      <w:r w:rsidRPr="00DF0FB8">
        <w:rPr>
          <w:i/>
        </w:rPr>
        <w:t>salmoides</w:t>
      </w:r>
      <w:proofErr w:type="spellEnd"/>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Small impoundments (water bodies &lt;200 hectares [ha]) are ecologically, economically, and aesthetically important in the United States. In 2016, 83% or 24.6 million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67F97C18"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ins w:id="0" w:author="Reviewer" w:date="2023-08-21T09:54:00Z">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ins>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del w:id="1" w:author="Reviewer" w:date="2023-08-21T09:53:00Z">
        <w:r w:rsidRPr="00DF0FB8" w:rsidDel="00373DC0">
          <w:delText>Both Largemouth Bass and Bluegill are widespread</w:delText>
        </w:r>
        <w:r w:rsidR="00731659" w:rsidDel="00373DC0">
          <w:delText xml:space="preserve"> and</w:delText>
        </w:r>
        <w:r w:rsidRPr="00DF0FB8" w:rsidDel="00373DC0">
          <w:delText xml:space="preserve"> popular sport fishes </w:delText>
        </w:r>
        <w:r w:rsidRPr="00DF0FB8" w:rsidDel="00373DC0">
          <w:fldChar w:fldCharType="begin"/>
        </w:r>
        <w:r w:rsidRPr="00DF0FB8" w:rsidDel="00373DC0">
          <w:del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delInstrText>
        </w:r>
        <w:r w:rsidRPr="00DF0FB8" w:rsidDel="00373DC0">
          <w:fldChar w:fldCharType="separate"/>
        </w:r>
        <w:r w:rsidRPr="00DF0FB8" w:rsidDel="00373DC0">
          <w:delText>(Wright and Kraft 2012)</w:delText>
        </w:r>
        <w:r w:rsidRPr="00DF0FB8" w:rsidDel="00373DC0">
          <w:fldChar w:fldCharType="end"/>
        </w:r>
        <w:r w:rsidRPr="00DF0FB8" w:rsidDel="00373DC0">
          <w:delText xml:space="preserve">. </w:delText>
        </w:r>
      </w:del>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w:t>
      </w:r>
      <w:r w:rsidRPr="00DF0FB8">
        <w:lastRenderedPageBreak/>
        <w:t xml:space="preserve">sizes of both Largemouth Bass and Bluegill. Fish density is typically the object of manipulation 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w:t>
      </w:r>
      <w:r w:rsidRPr="00DF0FB8">
        <w:lastRenderedPageBreak/>
        <w:t xml:space="preserve">maintain balanced populations of Largemouth Bass and Bluegill in small impoundments include 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ins w:id="2" w:author="Reviewer" w:date="2023-08-21T12:12:00Z">
        <w:r w:rsidR="0021676E">
          <w:t xml:space="preserve">removal via </w:t>
        </w:r>
      </w:ins>
      <w:r w:rsidRPr="00DF0FB8">
        <w:t xml:space="preserve">fall electrofishing to reduce bass densities in two 24–28 ha impoundments, which led to increased Largemouth Bass growth and improved Bluegill size structure and crappie </w:t>
      </w:r>
      <w:proofErr w:type="spellStart"/>
      <w:r w:rsidRPr="00DF0FB8">
        <w:rPr>
          <w:i/>
          <w:iCs/>
        </w:rPr>
        <w:t>Pomoxis</w:t>
      </w:r>
      <w:proofErr w:type="spellEnd"/>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xml:space="preserve">,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w:t>
      </w:r>
      <w:r w:rsidRPr="00DF0FB8">
        <w:lastRenderedPageBreak/>
        <w:t>reducing age-0 and age-1 Largemouth Bass densities in small impoundments</w:t>
      </w:r>
      <w:r w:rsidR="00731659">
        <w:t xml:space="preserve"> (≤11 ha)</w:t>
      </w:r>
      <w:r w:rsidRPr="00DF0FB8">
        <w:t>, (2) 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7D70065F"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ins w:id="3" w:author="Reviewer" w:date="2023-08-21T10:05:00Z">
        <w:r w:rsidR="00D618EE">
          <w:t xml:space="preserve"> (hereafter referred to as impoundments)</w:t>
        </w:r>
      </w:ins>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ins w:id="4" w:author="Reviewer" w:date="2023-08-21T10:07:00Z">
        <w:r w:rsidR="00D618EE">
          <w:t>I</w:t>
        </w:r>
      </w:ins>
      <w:del w:id="5" w:author="Reviewer" w:date="2023-08-21T10:07:00Z">
        <w:r w:rsidRPr="00DF0FB8" w:rsidDel="00D618EE">
          <w:delText>Small i</w:delText>
        </w:r>
      </w:del>
      <w:r w:rsidRPr="00DF0FB8">
        <w:t xml:space="preserve">mpoundments were chosen to be treated with rotenone or not treated based on private owner and Auburn University requests, such that some people did not want rotenone to be applied in specific areas due to potential </w:t>
      </w:r>
      <w:del w:id="6" w:author="Reviewer" w:date="2023-08-21T12:22:00Z">
        <w:r w:rsidRPr="00DF0FB8" w:rsidDel="00C27897">
          <w:delText xml:space="preserve">negative </w:delText>
        </w:r>
      </w:del>
      <w:r w:rsidRPr="00DF0FB8">
        <w:t>effects on the surrounding ecosystem. We sampled impoundments during spring 2017 through spring 2019 for this study</w:t>
      </w:r>
      <w:ins w:id="7" w:author="Reviewer" w:date="2023-08-21T12:20:00Z">
        <w:r w:rsidR="00C27897">
          <w:t xml:space="preserve"> by</w:t>
        </w:r>
      </w:ins>
      <w:del w:id="8" w:author="Reviewer" w:date="2023-08-21T12:20:00Z">
        <w:r w:rsidRPr="00DF0FB8" w:rsidDel="00C27897">
          <w:delText>;</w:delText>
        </w:r>
      </w:del>
      <w:r w:rsidRPr="00DF0FB8">
        <w:t xml:space="preserve"> </w:t>
      </w:r>
      <w:ins w:id="9" w:author="Reviewer" w:date="2023-08-21T12:20:00Z">
        <w:r w:rsidR="00C27897">
          <w:t>(1)</w:t>
        </w:r>
      </w:ins>
      <w:del w:id="10" w:author="Reviewer" w:date="2023-08-21T12:20:00Z">
        <w:r w:rsidRPr="00DF0FB8" w:rsidDel="00C27897">
          <w:delText>we sampled using</w:delText>
        </w:r>
      </w:del>
      <w:r w:rsidRPr="00DF0FB8">
        <w:t xml:space="preserve"> electrofishing each spring</w:t>
      </w:r>
      <w:ins w:id="11" w:author="Reviewer" w:date="2023-08-21T12:21:00Z">
        <w:r w:rsidR="00C27897">
          <w:t>,</w:t>
        </w:r>
      </w:ins>
      <w:r w:rsidRPr="00DF0FB8">
        <w:t xml:space="preserve"> and </w:t>
      </w:r>
      <w:ins w:id="12" w:author="Reviewer" w:date="2023-08-21T12:21:00Z">
        <w:r w:rsidR="00C27897">
          <w:t xml:space="preserve">(2) </w:t>
        </w:r>
      </w:ins>
      <w:r w:rsidRPr="00DF0FB8">
        <w:t>appl</w:t>
      </w:r>
      <w:ins w:id="13" w:author="Reviewer" w:date="2023-08-21T12:21:00Z">
        <w:r w:rsidR="00C27897">
          <w:t>ying</w:t>
        </w:r>
      </w:ins>
      <w:del w:id="14" w:author="Reviewer" w:date="2023-08-21T12:21:00Z">
        <w:r w:rsidRPr="00DF0FB8" w:rsidDel="00C27897">
          <w:delText>ied</w:delText>
        </w:r>
      </w:del>
      <w:r w:rsidRPr="00DF0FB8">
        <w:t xml:space="preserve"> rotenone</w:t>
      </w:r>
      <w:ins w:id="15" w:author="Reviewer" w:date="2023-08-21T12:23:00Z">
        <w:r w:rsidR="00C27897">
          <w:t xml:space="preserve"> </w:t>
        </w:r>
      </w:ins>
      <w:ins w:id="16" w:author="Reviewer" w:date="2023-08-21T12:42:00Z">
        <w:r w:rsidR="00E57A75">
          <w:t>(</w:t>
        </w:r>
      </w:ins>
      <w:ins w:id="17" w:author="Reviewer" w:date="2023-08-21T12:23:00Z">
        <w:r w:rsidR="00C27897">
          <w:t>if selected</w:t>
        </w:r>
      </w:ins>
      <w:ins w:id="18" w:author="Reviewer" w:date="2023-08-21T12:42:00Z">
        <w:r w:rsidR="00E57A75">
          <w:t>)</w:t>
        </w:r>
      </w:ins>
      <w:r w:rsidRPr="00DF0FB8">
        <w:t xml:space="preserve"> </w:t>
      </w:r>
      <w:del w:id="19" w:author="Reviewer" w:date="2023-08-21T12:21:00Z">
        <w:r w:rsidRPr="00DF0FB8" w:rsidDel="00C27897">
          <w:delText xml:space="preserve">treatments </w:delText>
        </w:r>
      </w:del>
      <w:r w:rsidRPr="00DF0FB8">
        <w:t>and sein</w:t>
      </w:r>
      <w:del w:id="20" w:author="Reviewer" w:date="2023-08-21T12:21:00Z">
        <w:r w:rsidRPr="00DF0FB8" w:rsidDel="00C27897">
          <w:delText>e</w:delText>
        </w:r>
      </w:del>
      <w:ins w:id="21" w:author="Reviewer" w:date="2023-08-21T12:21:00Z">
        <w:r w:rsidR="00C27897">
          <w:t>ing</w:t>
        </w:r>
      </w:ins>
      <w:del w:id="22" w:author="Reviewer" w:date="2023-08-21T12:21:00Z">
        <w:r w:rsidRPr="00DF0FB8" w:rsidDel="00C27897">
          <w:delText>d</w:delText>
        </w:r>
      </w:del>
      <w:r w:rsidRPr="00DF0FB8">
        <w:t xml:space="preserve"> in the summers of 2017 and 2018</w:t>
      </w:r>
      <w:ins w:id="23" w:author="Reviewer" w:date="2023-08-21T12:21:00Z">
        <w:r w:rsidR="00C27897">
          <w:t>—</w:t>
        </w:r>
      </w:ins>
      <w:del w:id="24" w:author="Reviewer" w:date="2023-08-21T12:21:00Z">
        <w:r w:rsidRPr="00DF0FB8" w:rsidDel="00C27897">
          <w:delText xml:space="preserve">, </w:delText>
        </w:r>
      </w:del>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lastRenderedPageBreak/>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ins w:id="25" w:author="Reviewer" w:date="2023-08-22T08:03:00Z">
        <w:r w:rsidR="006B6816" w:rsidRPr="006B6816">
          <w:t xml:space="preserve"> </w:t>
        </w:r>
      </w:ins>
      <w:ins w:id="26" w:author="Reviewer" w:date="2023-08-22T08:12:00Z">
        <w:r w:rsidR="00302FEA">
          <w:t>We</w:t>
        </w:r>
      </w:ins>
      <w:ins w:id="27" w:author="Reviewer" w:date="2023-08-22T08:03:00Z">
        <w:r w:rsidR="006B6816">
          <w:t xml:space="preserve"> </w:t>
        </w:r>
      </w:ins>
      <w:ins w:id="28" w:author="Reviewer" w:date="2023-08-22T08:15:00Z">
        <w:r w:rsidR="00302FEA">
          <w:t>used</w:t>
        </w:r>
      </w:ins>
      <w:ins w:id="29" w:author="Reviewer" w:date="2023-08-22T08:12:00Z">
        <w:r w:rsidR="00302FEA" w:rsidRPr="00302FEA">
          <w:t xml:space="preserve"> </w:t>
        </w:r>
        <w:r w:rsidR="00302FEA">
          <w:t>injector and spray wand pressure, water volume in the treatment area around the perimeter of the shoreline, and boat application speed</w:t>
        </w:r>
      </w:ins>
      <w:ins w:id="30" w:author="Reviewer" w:date="2023-08-22T08:03:00Z">
        <w:r w:rsidR="006B6816">
          <w:t xml:space="preserve"> </w:t>
        </w:r>
      </w:ins>
      <w:ins w:id="31" w:author="Reviewer" w:date="2023-08-22T08:15:00Z">
        <w:r w:rsidR="00302FEA">
          <w:t>to calculate</w:t>
        </w:r>
      </w:ins>
      <w:ins w:id="32" w:author="Reviewer" w:date="2023-08-22T08:03:00Z">
        <w:r w:rsidR="006B6816">
          <w:t xml:space="preserve"> </w:t>
        </w:r>
      </w:ins>
      <w:ins w:id="33" w:author="Reviewer" w:date="2023-08-22T08:15:00Z">
        <w:r w:rsidR="00302FEA">
          <w:t>the amount of rotenone</w:t>
        </w:r>
      </w:ins>
      <w:ins w:id="34" w:author="Reviewer" w:date="2023-08-22T08:16:00Z">
        <w:r w:rsidR="00302FEA">
          <w:t xml:space="preserve">-water mixture needed so that </w:t>
        </w:r>
      </w:ins>
      <w:ins w:id="35" w:author="Reviewer" w:date="2023-08-22T08:03:00Z">
        <w:r w:rsidR="006B6816">
          <w:t>each tank would</w:t>
        </w:r>
      </w:ins>
      <w:ins w:id="36" w:author="Reviewer" w:date="2023-08-22T08:11:00Z">
        <w:r w:rsidR="00302FEA">
          <w:t xml:space="preserve"> </w:t>
        </w:r>
      </w:ins>
      <w:ins w:id="37" w:author="Reviewer" w:date="2023-08-22T08:16:00Z">
        <w:r w:rsidR="00302FEA">
          <w:t>empty</w:t>
        </w:r>
      </w:ins>
      <w:ins w:id="38" w:author="Reviewer" w:date="2023-08-22T08:11:00Z">
        <w:r w:rsidR="00302FEA">
          <w:t xml:space="preserve"> after a single pass</w:t>
        </w:r>
      </w:ins>
      <w:ins w:id="39" w:author="Reviewer" w:date="2023-08-22T08:03:00Z">
        <w:r w:rsidR="006B6816">
          <w:t>.</w:t>
        </w:r>
      </w:ins>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proofErr w:type="spellStart"/>
      <w:ins w:id="40" w:author="Reviewer" w:date="2023-08-22T07:42:00Z">
        <w:r w:rsidR="009D3B78">
          <w:t>Prenfish</w:t>
        </w:r>
        <w:proofErr w:type="spellEnd"/>
        <w:r w:rsidR="009D3B78">
          <w:t xml:space="preserve"> Fish Toxicant (</w:t>
        </w:r>
      </w:ins>
      <w:ins w:id="41" w:author="Reviewer" w:date="2023-08-22T07:43:00Z">
        <w:r w:rsidR="009D3B78">
          <w:t xml:space="preserve">0.025 L </w:t>
        </w:r>
      </w:ins>
      <w:r w:rsidRPr="00DF0FB8">
        <w:t>rotenone</w:t>
      </w:r>
      <w:ins w:id="42" w:author="Reviewer" w:date="2023-08-22T07:43:00Z">
        <w:r w:rsidR="009D3B78">
          <w:t>)</w:t>
        </w:r>
      </w:ins>
      <w:r w:rsidRPr="00DF0FB8">
        <w:t xml:space="preserve"> per 90 m of shoreline.</w:t>
      </w:r>
      <w:ins w:id="43" w:author="Reviewer" w:date="2023-08-22T07:56:00Z">
        <w:r w:rsidR="009D3B78">
          <w:t xml:space="preserve"> </w:t>
        </w:r>
      </w:ins>
    </w:p>
    <w:p w14:paraId="00B79F69" w14:textId="77777777" w:rsidR="00DF0FB8" w:rsidRPr="00DF0FB8" w:rsidRDefault="00DF0FB8" w:rsidP="00DF0FB8">
      <w:pPr>
        <w:tabs>
          <w:tab w:val="left" w:pos="920"/>
        </w:tabs>
        <w:spacing w:line="480" w:lineRule="auto"/>
        <w:rPr>
          <w:iCs/>
        </w:rPr>
      </w:pPr>
    </w:p>
    <w:p w14:paraId="1F6B4102" w14:textId="51589804"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w:t>
      </w:r>
      <w:r w:rsidRPr="00DF0FB8">
        <w:lastRenderedPageBreak/>
        <w:t>(days 2 and 22) rotenone application, and the fifth sample was a mid-summer follow-up (day 42). On days 1 and 21, we seined treatment impoundments at sunrise (i.e., immediately before rotenone application; see above) and control impoundments immediately after we treated the treatment impoundment (all on the same day). The day after each rotenone application</w:t>
      </w:r>
      <w:del w:id="44" w:author="Ben Staton" w:date="2023-08-23T10:57:00Z">
        <w:r w:rsidRPr="00DF0FB8" w:rsidDel="0028392B">
          <w:delText>,</w:delText>
        </w:r>
      </w:del>
      <w:r w:rsidRPr="00DF0FB8">
        <w:t xml:space="preserve"> </w:t>
      </w:r>
      <w:commentRangeStart w:id="45"/>
      <w:ins w:id="46" w:author="Ben Staton" w:date="2023-08-23T10:57:00Z">
        <w:r w:rsidR="0028392B">
          <w:t>(</w:t>
        </w:r>
      </w:ins>
      <w:commentRangeEnd w:id="45"/>
      <w:ins w:id="47" w:author="Ben Staton" w:date="2023-08-23T10:58:00Z">
        <w:r w:rsidR="0028392B">
          <w:rPr>
            <w:rStyle w:val="CommentReference"/>
          </w:rPr>
          <w:commentReference w:id="45"/>
        </w:r>
      </w:ins>
      <w:r w:rsidRPr="00DF0FB8">
        <w:t>days 2 and 22</w:t>
      </w:r>
      <w:ins w:id="48" w:author="Ben Staton" w:date="2023-08-23T10:57:00Z">
        <w:r w:rsidR="0028392B">
          <w:t>)</w:t>
        </w:r>
      </w:ins>
      <w:del w:id="49" w:author="Ben Staton" w:date="2023-08-23T10:57:00Z">
        <w:r w:rsidRPr="00DF0FB8" w:rsidDel="0028392B">
          <w:delText>,</w:delText>
        </w:r>
      </w:del>
      <w:r w:rsidRPr="00DF0FB8">
        <w:t xml:space="preserve">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w:t>
      </w:r>
      <w:r w:rsidRPr="00DF0FB8">
        <w:lastRenderedPageBreak/>
        <w:t>appearance to expose the otolith core, and then aged them under a compound microscope using a drop of immersion oil to increase clarity. Two readers aged otoliths without prior knowledge of 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7442FB75"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w:t>
      </w:r>
      <w:del w:id="50" w:author="Reviewer" w:date="2023-08-21T11:35:00Z">
        <w:r w:rsidRPr="00DF0FB8" w:rsidDel="00467185">
          <w:delText xml:space="preserve">small </w:delText>
        </w:r>
      </w:del>
      <w:r w:rsidRPr="00DF0FB8">
        <w:t xml:space="preserve">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w:t>
      </w:r>
      <w:commentRangeStart w:id="51"/>
      <w:del w:id="52" w:author="Ben Staton" w:date="2023-08-23T11:07:00Z">
        <w:r w:rsidRPr="00DF0FB8" w:rsidDel="0028392B">
          <w:delText xml:space="preserve">sampling </w:delText>
        </w:r>
      </w:del>
      <w:ins w:id="53" w:author="Ben Staton" w:date="2023-08-23T11:07:00Z">
        <w:r w:rsidR="0028392B">
          <w:t>noise</w:t>
        </w:r>
        <w:r w:rsidR="0028392B" w:rsidRPr="00DF0FB8">
          <w:t xml:space="preserve"> </w:t>
        </w:r>
      </w:ins>
      <w:commentRangeEnd w:id="51"/>
      <w:ins w:id="54" w:author="Ben Staton" w:date="2023-08-23T11:08:00Z">
        <w:r w:rsidR="0005577A">
          <w:rPr>
            <w:rStyle w:val="CommentReference"/>
          </w:rPr>
          <w:commentReference w:id="51"/>
        </w:r>
      </w:ins>
      <w:r w:rsidRPr="00DF0FB8">
        <w:t xml:space="preserve">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10E0052E" w:rsidR="00DF0FB8" w:rsidRPr="00DF0FB8" w:rsidRDefault="00DF0FB8" w:rsidP="00DF0FB8">
      <w:pPr>
        <w:tabs>
          <w:tab w:val="left" w:pos="920"/>
        </w:tabs>
        <w:spacing w:line="480" w:lineRule="auto"/>
      </w:pPr>
      <w:r w:rsidRPr="00DF0FB8">
        <w:tab/>
        <w:t xml:space="preserve">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w:t>
      </w:r>
      <w:del w:id="55" w:author="Ben Staton" w:date="2023-08-23T11:08:00Z">
        <w:r w:rsidRPr="00DF0FB8" w:rsidDel="0005577A">
          <w:delText xml:space="preserve">sampling </w:delText>
        </w:r>
      </w:del>
      <w:ins w:id="56" w:author="Ben Staton" w:date="2023-08-23T11:08:00Z">
        <w:r w:rsidR="0005577A">
          <w:t>noise</w:t>
        </w:r>
        <w:r w:rsidR="0005577A" w:rsidRPr="00DF0FB8">
          <w:t xml:space="preserve"> </w:t>
        </w:r>
      </w:ins>
      <w:r w:rsidRPr="00DF0FB8">
        <w:t xml:space="preserve">distribution which included random effects for impoundment x year intercepts and fixed effects of treatment, </w:t>
      </w:r>
      <w:proofErr w:type="gramStart"/>
      <w:r w:rsidRPr="00DF0FB8">
        <w:t>time period</w:t>
      </w:r>
      <w:proofErr w:type="gramEnd"/>
      <w:r w:rsidRPr="00DF0FB8">
        <w:t>, and their interaction.</w:t>
      </w:r>
    </w:p>
    <w:p w14:paraId="64FAE2DF" w14:textId="3FABBDF9" w:rsidR="00DF0FB8" w:rsidRPr="00DF0FB8" w:rsidRDefault="00DF0FB8" w:rsidP="00DF0FB8">
      <w:pPr>
        <w:tabs>
          <w:tab w:val="left" w:pos="920"/>
        </w:tabs>
        <w:spacing w:line="480" w:lineRule="auto"/>
      </w:pPr>
      <w:r w:rsidRPr="00DF0FB8">
        <w:lastRenderedPageBreak/>
        <w:tab/>
        <w:t xml:space="preserve">We compared Largemouth Bass mean length-at-age (MLA)-0 in the pre-treatment and mid-summer follow-up seine samples using a BACI analysis, estimating initial growth differences between control and treatment </w:t>
      </w:r>
      <w:del w:id="57" w:author="Reviewer" w:date="2023-08-21T11:36:00Z">
        <w:r w:rsidRPr="00DF0FB8" w:rsidDel="00467185">
          <w:delText xml:space="preserve">small </w:delText>
        </w:r>
      </w:del>
      <w:r w:rsidRPr="00DF0FB8">
        <w:t xml:space="preserve">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1828240B"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w:t>
      </w:r>
      <w:del w:id="58" w:author="Ben Staton" w:date="2023-08-23T11:10:00Z">
        <w:r w:rsidRPr="00DF0FB8" w:rsidDel="006E7DCB">
          <w:delText xml:space="preserve">via maximum likelihood </w:delText>
        </w:r>
      </w:del>
      <w:r w:rsidRPr="00DF0FB8">
        <w:t xml:space="preserve">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26CABFDA"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w:t>
      </w:r>
      <w:r w:rsidRPr="00DF0FB8">
        <w:lastRenderedPageBreak/>
        <w:t xml:space="preserve">on non-target fish for rotenone application (i.e., stock-sized Bluegill) using Bluegill CPUE. For each dependent variable, we fit a linear mixed-effects model </w:t>
      </w:r>
      <w:commentRangeStart w:id="59"/>
      <w:del w:id="60" w:author="Ben Staton" w:date="2023-08-23T11:11:00Z">
        <w:r w:rsidRPr="00DF0FB8" w:rsidDel="006E7DCB">
          <w:delText xml:space="preserve">via maximum likelihood </w:delText>
        </w:r>
      </w:del>
      <w:commentRangeEnd w:id="59"/>
      <w:r w:rsidR="006E7DCB">
        <w:rPr>
          <w:rStyle w:val="CommentReference"/>
        </w:rPr>
        <w:commentReference w:id="59"/>
      </w:r>
      <w:r w:rsidRPr="00DF0FB8">
        <w:t xml:space="preserve">with an independent random effect of impoundment intercepts—no year effect for the same reason as above—and a fixed effect of rotenone treatment (control, once, or twice) on the natural logarithm of CPUE. </w:t>
      </w:r>
    </w:p>
    <w:p w14:paraId="6ADE09A8" w14:textId="1E99ACB3"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w:t>
      </w:r>
      <w:del w:id="61" w:author="Ben Staton" w:date="2023-08-23T11:13:00Z">
        <w:r w:rsidRPr="00DF0FB8" w:rsidDel="006E7DCB">
          <w:delText xml:space="preserve">via maximum likelihood </w:delText>
        </w:r>
      </w:del>
      <w:r w:rsidRPr="00DF0FB8">
        <w:t xml:space="preserve">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19D7BB64"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moveToRangeStart w:id="62" w:author="Reviewer" w:date="2023-08-21T13:12:00Z" w:name="move143515979"/>
      <w:moveTo w:id="63" w:author="Reviewer" w:date="2023-08-21T13:12:00Z">
        <w:r w:rsidR="008524F1" w:rsidRPr="00DF0FB8">
          <w:t xml:space="preserve">Bluegill seine catches were also unrelated to application and its associated interactions </w:t>
        </w:r>
        <w:r w:rsidR="008524F1" w:rsidRPr="00DF0FB8">
          <w:lastRenderedPageBreak/>
          <w:t>(F</w:t>
        </w:r>
        <w:r w:rsidR="008524F1" w:rsidRPr="00DF0FB8">
          <w:softHyphen/>
        </w:r>
        <w:r w:rsidR="008524F1" w:rsidRPr="00DF0FB8">
          <w:rPr>
            <w:vertAlign w:val="subscript"/>
          </w:rPr>
          <w:t>1,57</w:t>
        </w:r>
        <w:r w:rsidR="008524F1" w:rsidRPr="00DF0FB8">
          <w:t>=0.50, p=0.48).</w:t>
        </w:r>
      </w:moveTo>
      <w:moveToRangeEnd w:id="62"/>
      <w:ins w:id="64" w:author="Reviewer" w:date="2023-08-21T13:12:00Z">
        <w:r w:rsidR="008524F1">
          <w:t xml:space="preserve"> </w:t>
        </w:r>
      </w:ins>
      <w:ins w:id="65" w:author="Reviewer" w:date="2023-08-21T13:16:00Z">
        <w:r w:rsidR="008524F1">
          <w:t xml:space="preserve">However, we did find that </w:t>
        </w:r>
      </w:ins>
      <w:del w:id="66" w:author="Reviewer" w:date="2023-08-21T11:39:00Z">
        <w:r w:rsidRPr="00DF0FB8" w:rsidDel="00467185">
          <w:delText xml:space="preserve">Small </w:delText>
        </w:r>
      </w:del>
      <w:r w:rsidRPr="00DF0FB8">
        <w:t xml:space="preserve">impoundments treated with rotenone experienced an additional 96% (89–99%; 95% CI) </w:t>
      </w:r>
      <w:ins w:id="67" w:author="Reviewer" w:date="2023-08-21T13:14:00Z">
        <w:r w:rsidR="008524F1">
          <w:t xml:space="preserve">and </w:t>
        </w:r>
        <w:r w:rsidR="008524F1" w:rsidRPr="00DF0FB8">
          <w:t xml:space="preserve">62% (23–81%; 95% CI) </w:t>
        </w:r>
      </w:ins>
      <w:r w:rsidRPr="00DF0FB8">
        <w:t xml:space="preserve">reduction in Largemouth Bass </w:t>
      </w:r>
      <w:ins w:id="68" w:author="Reviewer" w:date="2023-08-21T13:14:00Z">
        <w:r w:rsidR="008524F1">
          <w:t xml:space="preserve">and Bluegill </w:t>
        </w:r>
      </w:ins>
      <w:r w:rsidRPr="00DF0FB8">
        <w:t>seine catches</w:t>
      </w:r>
      <w:ins w:id="69" w:author="Reviewer" w:date="2023-08-21T13:14:00Z">
        <w:r w:rsidR="008524F1">
          <w:t>, respectively,</w:t>
        </w:r>
      </w:ins>
      <w:r w:rsidRPr="00DF0FB8">
        <w:t xml:space="preserve"> the day following application (i.e., day 1/21 to day 2/22) compared to control impoundments (F</w:t>
      </w:r>
      <w:r w:rsidRPr="00DF0FB8">
        <w:softHyphen/>
      </w:r>
      <w:r w:rsidRPr="00DF0FB8">
        <w:rPr>
          <w:vertAlign w:val="subscript"/>
        </w:rPr>
        <w:t>1,61</w:t>
      </w:r>
      <w:r w:rsidRPr="00DF0FB8">
        <w:t xml:space="preserve">=44.57, p&lt;0.001; </w:t>
      </w:r>
      <w:ins w:id="70" w:author="Reviewer" w:date="2023-08-21T13:15:00Z">
        <w:r w:rsidR="008524F1" w:rsidRPr="00DF0FB8">
          <w:t>F</w:t>
        </w:r>
        <w:r w:rsidR="008524F1" w:rsidRPr="00DF0FB8">
          <w:rPr>
            <w:vertAlign w:val="subscript"/>
          </w:rPr>
          <w:t>1,61</w:t>
        </w:r>
        <w:r w:rsidR="008524F1" w:rsidRPr="00DF0FB8">
          <w:t>=7.48, p=0.0070</w:t>
        </w:r>
        <w:r w:rsidR="008524F1">
          <w:t xml:space="preserve">; </w:t>
        </w:r>
      </w:ins>
      <w:r w:rsidRPr="00DF0FB8">
        <w:t xml:space="preserve">Figure 2). </w:t>
      </w:r>
      <w:moveFromRangeStart w:id="71" w:author="Reviewer" w:date="2023-08-21T13:12:00Z" w:name="move143515979"/>
      <w:moveFrom w:id="72" w:author="Reviewer" w:date="2023-08-21T13:12:00Z">
        <w:r w:rsidRPr="00DF0FB8" w:rsidDel="008524F1">
          <w:t>Bluegill seine catches were also unrelated to application and its associated interactions (F</w:t>
        </w:r>
        <w:r w:rsidRPr="00DF0FB8" w:rsidDel="008524F1">
          <w:softHyphen/>
        </w:r>
        <w:r w:rsidRPr="00DF0FB8" w:rsidDel="008524F1">
          <w:rPr>
            <w:vertAlign w:val="subscript"/>
          </w:rPr>
          <w:t>1,57</w:t>
        </w:r>
        <w:r w:rsidRPr="00DF0FB8" w:rsidDel="008524F1">
          <w:t xml:space="preserve">=0.50, p=0.48). </w:t>
        </w:r>
      </w:moveFrom>
      <w:moveFromRangeEnd w:id="71"/>
      <w:del w:id="73" w:author="Reviewer" w:date="2023-08-21T13:15:00Z">
        <w:r w:rsidRPr="00DF0FB8" w:rsidDel="008524F1">
          <w:delText>We observed a statistically significant treatment x time period interaction (F</w:delText>
        </w:r>
        <w:r w:rsidRPr="00DF0FB8" w:rsidDel="008524F1">
          <w:rPr>
            <w:vertAlign w:val="subscript"/>
          </w:rPr>
          <w:delText>1,61</w:delText>
        </w:r>
        <w:r w:rsidRPr="00DF0FB8" w:rsidDel="008524F1">
          <w:delText xml:space="preserve">=7.48, p=0.0070) where treatments experienced an additional </w:delText>
        </w:r>
      </w:del>
      <w:del w:id="74" w:author="Reviewer" w:date="2023-08-21T13:14:00Z">
        <w:r w:rsidRPr="00DF0FB8" w:rsidDel="008524F1">
          <w:delText xml:space="preserve">62% (23–81%; 95% CI) </w:delText>
        </w:r>
      </w:del>
      <w:del w:id="75" w:author="Reviewer" w:date="2023-08-21T13:15:00Z">
        <w:r w:rsidRPr="00DF0FB8" w:rsidDel="008524F1">
          <w:delText xml:space="preserve">reduction in Bluegill seine catches the day after rotenone applications compared with controls (Figure 2). </w:delText>
        </w:r>
      </w:del>
    </w:p>
    <w:p w14:paraId="78E90F4F" w14:textId="333B78BA"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 xml:space="preserve">=5.69; p=0.24) seine catches were not significantly different initially in treatment and control </w:t>
      </w:r>
      <w:del w:id="76" w:author="Reviewer" w:date="2023-08-21T11:39:00Z">
        <w:r w:rsidRPr="00DF0FB8" w:rsidDel="00467185">
          <w:delText xml:space="preserve">small </w:delText>
        </w:r>
      </w:del>
      <w:r w:rsidRPr="00DF0FB8">
        <w:t>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19BB122" w:rsidR="00DF0FB8" w:rsidRPr="00DF0FB8" w:rsidRDefault="00DF0FB8" w:rsidP="00DF0FB8">
      <w:pPr>
        <w:tabs>
          <w:tab w:val="left" w:pos="920"/>
        </w:tabs>
        <w:spacing w:line="480" w:lineRule="auto"/>
      </w:pPr>
      <w:r w:rsidRPr="00DF0FB8">
        <w:tab/>
        <w:t xml:space="preserve">In treatment </w:t>
      </w:r>
      <w:del w:id="77" w:author="Reviewer" w:date="2023-08-21T11:40:00Z">
        <w:r w:rsidRPr="00DF0FB8" w:rsidDel="00467185">
          <w:delText xml:space="preserve">small </w:delText>
        </w:r>
      </w:del>
      <w:r w:rsidRPr="00DF0FB8">
        <w:t xml:space="preserve">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w:t>
      </w:r>
      <w:r w:rsidRPr="00DF0FB8">
        <w:lastRenderedPageBreak/>
        <w:t>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04AB1063" w:rsidR="00DF0FB8" w:rsidRPr="00DF0FB8" w:rsidRDefault="00DF0FB8" w:rsidP="00DF0FB8">
      <w:pPr>
        <w:tabs>
          <w:tab w:val="left" w:pos="920"/>
        </w:tabs>
        <w:spacing w:line="480" w:lineRule="auto"/>
        <w:rPr>
          <w:iCs/>
        </w:rPr>
      </w:pPr>
      <w:r w:rsidRPr="00DF0FB8">
        <w:rPr>
          <w:iCs/>
        </w:rPr>
        <w:tab/>
        <w:t xml:space="preserve">Largemouth Bass MLA-1 in </w:t>
      </w:r>
      <w:del w:id="78" w:author="Reviewer" w:date="2023-08-21T11:41:00Z">
        <w:r w:rsidRPr="00DF0FB8" w:rsidDel="00467185">
          <w:rPr>
            <w:iCs/>
          </w:rPr>
          <w:delText xml:space="preserve">small </w:delText>
        </w:r>
      </w:del>
      <w:r w:rsidRPr="00DF0FB8">
        <w:rPr>
          <w:iCs/>
        </w:rPr>
        <w:t>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del w:id="79" w:author="Reviewer" w:date="2023-08-21T11:41:00Z">
        <w:r w:rsidRPr="00DF0FB8" w:rsidDel="00467185">
          <w:rPr>
            <w:iCs/>
          </w:rPr>
          <w:delText>In small impoundments, w</w:delText>
        </w:r>
      </w:del>
      <w:ins w:id="80" w:author="Reviewer" w:date="2023-08-21T11:41:00Z">
        <w:r w:rsidR="00467185">
          <w:rPr>
            <w:iCs/>
          </w:rPr>
          <w:t>W</w:t>
        </w:r>
      </w:ins>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70FA0D30" w:rsidR="00DF0FB8" w:rsidRPr="00DF0FB8" w:rsidRDefault="00DF0FB8" w:rsidP="00DF0FB8">
      <w:pPr>
        <w:tabs>
          <w:tab w:val="left" w:pos="920"/>
        </w:tabs>
        <w:spacing w:line="480" w:lineRule="auto"/>
        <w:rPr>
          <w:iCs/>
        </w:rPr>
      </w:pPr>
      <w:r w:rsidRPr="00DF0FB8">
        <w:rPr>
          <w:iCs/>
        </w:rPr>
        <w:lastRenderedPageBreak/>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w:t>
      </w:r>
      <w:del w:id="81" w:author="Reviewer" w:date="2023-08-21T11:45:00Z">
        <w:r w:rsidRPr="00DF0FB8" w:rsidDel="00EF4887">
          <w:rPr>
            <w:iCs/>
          </w:rPr>
          <w:delText xml:space="preserve">small </w:delText>
        </w:r>
      </w:del>
      <w:r w:rsidRPr="00DF0FB8">
        <w:rPr>
          <w:iCs/>
        </w:rPr>
        <w:t xml:space="preserve">impoundments significantly declined 24 hours after rotenone applications, whereas catches in control </w:t>
      </w:r>
      <w:del w:id="82" w:author="Reviewer" w:date="2023-08-21T11:46:00Z">
        <w:r w:rsidRPr="00DF0FB8" w:rsidDel="00EF4887">
          <w:rPr>
            <w:iCs/>
          </w:rPr>
          <w:delText xml:space="preserve">small </w:delText>
        </w:r>
      </w:del>
      <w:r w:rsidRPr="00DF0FB8">
        <w:rPr>
          <w:iCs/>
        </w:rPr>
        <w:t xml:space="preserve">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w:t>
      </w:r>
      <w:del w:id="83" w:author="Reviewer" w:date="2023-08-21T11:46:00Z">
        <w:r w:rsidRPr="00DF0FB8" w:rsidDel="00EF4887">
          <w:rPr>
            <w:iCs/>
          </w:rPr>
          <w:delText xml:space="preserve">small </w:delText>
        </w:r>
      </w:del>
      <w:r w:rsidRPr="00DF0FB8">
        <w:rPr>
          <w:iCs/>
        </w:rPr>
        <w:t xml:space="preserve">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w:t>
      </w:r>
      <w:r w:rsidRPr="00DF0FB8">
        <w:rPr>
          <w:iCs/>
        </w:rPr>
        <w:lastRenderedPageBreak/>
        <w:t xml:space="preserve">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When Bluegill fry move from pelagic to littoral areas, they become more vulnerable to shoreline rotenone application. However, adult Bluegill can spawn multiple times throughout the summer, and fry transition from pelagic to littoral 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ins w:id="84" w:author="Reviewer" w:date="2023-08-21T11:48:00Z">
        <w:r w:rsidR="00EF4887">
          <w:rPr>
            <w:iCs/>
          </w:rPr>
          <w:t xml:space="preserve"> our</w:t>
        </w:r>
      </w:ins>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w:t>
      </w:r>
      <w:r w:rsidRPr="00DF0FB8">
        <w:rPr>
          <w:iCs/>
        </w:rPr>
        <w:lastRenderedPageBreak/>
        <w:t xml:space="preserve">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proofErr w:type="spellStart"/>
      <w:r w:rsidRPr="00DF0FB8">
        <w:rPr>
          <w:i/>
        </w:rPr>
        <w:t>Ambloplites</w:t>
      </w:r>
      <w:proofErr w:type="spellEnd"/>
      <w:r w:rsidRPr="00DF0FB8">
        <w:rPr>
          <w:i/>
        </w:rPr>
        <w:t xml:space="preserve"> </w:t>
      </w:r>
      <w:proofErr w:type="spellStart"/>
      <w:r w:rsidRPr="00DF0FB8">
        <w:rPr>
          <w:i/>
        </w:rPr>
        <w:t>rupestris</w:t>
      </w:r>
      <w:proofErr w:type="spellEnd"/>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 xml:space="preserve">masking treatment effects. Alternatively, perhaps density-dependent growth </w:t>
      </w:r>
      <w:r w:rsidRPr="00DF0FB8">
        <w:rPr>
          <w:iCs/>
        </w:rPr>
        <w:lastRenderedPageBreak/>
        <w:t>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1381B78D"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proofErr w:type="spellStart"/>
      <w:r w:rsidRPr="00DF0FB8">
        <w:rPr>
          <w:i/>
        </w:rPr>
        <w:t>Ctenopharyngodon</w:t>
      </w:r>
      <w:proofErr w:type="spellEnd"/>
      <w:r w:rsidRPr="00DF0FB8">
        <w:rPr>
          <w:i/>
        </w:rPr>
        <w:t xml:space="preserve"> </w:t>
      </w:r>
      <w:proofErr w:type="spellStart"/>
      <w:r w:rsidRPr="00DF0FB8">
        <w:rPr>
          <w:i/>
        </w:rPr>
        <w:t>idella</w:t>
      </w:r>
      <w:proofErr w:type="spellEnd"/>
      <w:r w:rsidRPr="00DF0FB8">
        <w:rPr>
          <w:iCs/>
        </w:rPr>
        <w:t xml:space="preserve">) were killed during the shoreline rotenone treatment. In the present study, we observed various numbers of larger Bluegill and Largemouth Bass mortality events (i.e., from none to nearly 200) along the shoreline of our treatment </w:t>
      </w:r>
      <w:del w:id="85" w:author="Reviewer" w:date="2023-08-21T11:50:00Z">
        <w:r w:rsidRPr="00DF0FB8" w:rsidDel="00EF4887">
          <w:rPr>
            <w:iCs/>
          </w:rPr>
          <w:delText xml:space="preserve">small </w:delText>
        </w:r>
      </w:del>
      <w:r w:rsidRPr="00DF0FB8">
        <w:rPr>
          <w:iCs/>
        </w:rPr>
        <w:t xml:space="preserve">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42F23DF2"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w:t>
      </w:r>
      <w:del w:id="86" w:author="Reviewer" w:date="2023-08-21T14:33:00Z">
        <w:r w:rsidRPr="00DF0FB8" w:rsidDel="00FC2B13">
          <w:rPr>
            <w:iCs/>
          </w:rPr>
          <w:delText xml:space="preserve">small </w:delText>
        </w:r>
      </w:del>
      <w:r w:rsidRPr="00DF0FB8">
        <w:rPr>
          <w:iCs/>
        </w:rPr>
        <w:t xml:space="preserve">impoundments tend to </w:t>
      </w:r>
      <w:r w:rsidRPr="00DF0FB8">
        <w:rPr>
          <w:iCs/>
        </w:rPr>
        <w:lastRenderedPageBreak/>
        <w:t xml:space="preserve">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w:t>
      </w:r>
      <w:del w:id="87" w:author="Reviewer" w:date="2023-08-21T14:33:00Z">
        <w:r w:rsidRPr="00DF0FB8" w:rsidDel="00FC2B13">
          <w:rPr>
            <w:iCs/>
          </w:rPr>
          <w:delText xml:space="preserve">small </w:delText>
        </w:r>
      </w:del>
      <w:r w:rsidRPr="00DF0FB8">
        <w:rPr>
          <w:iCs/>
        </w:rPr>
        <w:t xml:space="preserve">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t xml:space="preserve">[A]Management Implications </w:t>
      </w:r>
    </w:p>
    <w:p w14:paraId="5B113054" w14:textId="17670C63"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w:t>
      </w:r>
      <w:del w:id="88" w:author="Reviewer" w:date="2023-08-21T14:36:00Z">
        <w:r w:rsidRPr="00DF0FB8" w:rsidDel="00FC2B13">
          <w:delText xml:space="preserve">sized small </w:delText>
        </w:r>
      </w:del>
      <w:r w:rsidRPr="00DF0FB8">
        <w:t xml:space="preserve">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w:t>
      </w:r>
      <w:r w:rsidRPr="00DF0FB8">
        <w:lastRenderedPageBreak/>
        <w:t>technique may need to be repeated at regular intervals (e.g., 2–4 years)</w:t>
      </w:r>
      <w:ins w:id="89" w:author="Ben Staton" w:date="2023-08-23T14:28:00Z">
        <w:r w:rsidR="00725176">
          <w:t xml:space="preserve"> </w:t>
        </w:r>
        <w:commentRangeStart w:id="90"/>
        <w:r w:rsidR="00725176">
          <w:t>--</w:t>
        </w:r>
      </w:ins>
      <w:commentRangeEnd w:id="90"/>
      <w:ins w:id="91" w:author="Ben Staton" w:date="2023-08-23T14:29:00Z">
        <w:r w:rsidR="00725176">
          <w:rPr>
            <w:rStyle w:val="CommentReference"/>
          </w:rPr>
          <w:commentReference w:id="90"/>
        </w:r>
      </w:ins>
      <w:ins w:id="92" w:author="Ben Staton" w:date="2023-08-23T14:28:00Z">
        <w:r w:rsidR="00725176">
          <w:t xml:space="preserve"> </w:t>
        </w:r>
      </w:ins>
      <w:del w:id="93" w:author="Ben Staton" w:date="2023-08-23T14:28:00Z">
        <w:r w:rsidRPr="00DF0FB8" w:rsidDel="00725176">
          <w:delText xml:space="preserve">, </w:delText>
        </w:r>
      </w:del>
      <w:r w:rsidRPr="00DF0FB8">
        <w:t>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lastRenderedPageBreak/>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lastRenderedPageBreak/>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lastRenderedPageBreak/>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lastRenderedPageBreak/>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Ben Staton" w:date="2023-08-23T10:58:00Z" w:initials="BS">
    <w:p w14:paraId="12082E49" w14:textId="77777777" w:rsidR="0028392B" w:rsidRDefault="0028392B" w:rsidP="00C036DE">
      <w:pPr>
        <w:pStyle w:val="CommentText"/>
      </w:pPr>
      <w:r>
        <w:rPr>
          <w:rStyle w:val="CommentReference"/>
        </w:rPr>
        <w:annotationRef/>
      </w:r>
      <w:r>
        <w:t>This is just more consistent with how you reference the day numbers above</w:t>
      </w:r>
    </w:p>
  </w:comment>
  <w:comment w:id="51" w:author="Ben Staton" w:date="2023-08-23T11:08:00Z" w:initials="BS">
    <w:p w14:paraId="3B355291" w14:textId="77777777" w:rsidR="0005577A" w:rsidRDefault="0005577A" w:rsidP="00933965">
      <w:pPr>
        <w:pStyle w:val="CommentText"/>
      </w:pPr>
      <w:r>
        <w:rPr>
          <w:rStyle w:val="CommentReference"/>
        </w:rPr>
        <w:annotationRef/>
      </w:r>
      <w:r>
        <w:t>I think "noise" distribution is better here -- it describes the among sample variability around the expected value. The "sampling distribution" describes the uncertainty in parameter estimates</w:t>
      </w:r>
    </w:p>
  </w:comment>
  <w:comment w:id="59" w:author="Ben Staton" w:date="2023-08-23T11:11:00Z" w:initials="BS">
    <w:p w14:paraId="18CEB0F2" w14:textId="77777777" w:rsidR="006E7DCB" w:rsidRDefault="006E7DCB" w:rsidP="00A70B58">
      <w:pPr>
        <w:pStyle w:val="CommentText"/>
      </w:pPr>
      <w:r>
        <w:rPr>
          <w:rStyle w:val="CommentReference"/>
        </w:rPr>
        <w:annotationRef/>
      </w:r>
      <w:r>
        <w:t>I don't think this is needed</w:t>
      </w:r>
    </w:p>
  </w:comment>
  <w:comment w:id="90" w:author="Ben Staton" w:date="2023-08-23T14:29:00Z" w:initials="BS">
    <w:p w14:paraId="07B6051A" w14:textId="77777777" w:rsidR="00725176" w:rsidRDefault="00725176" w:rsidP="00BD594B">
      <w:pPr>
        <w:pStyle w:val="CommentText"/>
      </w:pPr>
      <w:r>
        <w:rPr>
          <w:rStyle w:val="CommentReference"/>
        </w:rPr>
        <w:annotationRef/>
      </w:r>
      <w:r>
        <w:t>I think this reads better as an emdash than a comm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082E49" w15:done="0"/>
  <w15:commentEx w15:paraId="3B355291" w15:done="0"/>
  <w15:commentEx w15:paraId="18CEB0F2" w15:done="0"/>
  <w15:commentEx w15:paraId="07B605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064D2" w16cex:dateUtc="2023-08-23T14:58:00Z"/>
  <w16cex:commentExtensible w16cex:durableId="2890672D" w16cex:dateUtc="2023-08-23T15:08:00Z"/>
  <w16cex:commentExtensible w16cex:durableId="289067EF" w16cex:dateUtc="2023-08-23T15:11:00Z"/>
  <w16cex:commentExtensible w16cex:durableId="28909646" w16cex:dateUtc="2023-08-23T1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082E49" w16cid:durableId="289064D2"/>
  <w16cid:commentId w16cid:paraId="3B355291" w16cid:durableId="2890672D"/>
  <w16cid:commentId w16cid:paraId="18CEB0F2" w16cid:durableId="289067EF"/>
  <w16cid:commentId w16cid:paraId="07B6051A" w16cid:durableId="28909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4EC410" w14:textId="77777777" w:rsidR="00D167E3" w:rsidRDefault="00D167E3" w:rsidP="005723B5">
      <w:r>
        <w:separator/>
      </w:r>
    </w:p>
  </w:endnote>
  <w:endnote w:type="continuationSeparator" w:id="0">
    <w:p w14:paraId="1334E8CD" w14:textId="77777777" w:rsidR="00D167E3" w:rsidRDefault="00D167E3"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E7E891" w14:textId="77777777" w:rsidR="00D167E3" w:rsidRDefault="00D167E3" w:rsidP="005723B5">
      <w:r>
        <w:separator/>
      </w:r>
    </w:p>
  </w:footnote>
  <w:footnote w:type="continuationSeparator" w:id="0">
    <w:p w14:paraId="36E91DF0" w14:textId="77777777" w:rsidR="00D167E3" w:rsidRDefault="00D167E3" w:rsidP="005723B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Ben Staton">
    <w15:presenceInfo w15:providerId="AD" w15:userId="S::bstaton@critfc.org::84eac2ca-acff-46e2-9e27-1398dd7d46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577A"/>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392B"/>
    <w:rsid w:val="00285526"/>
    <w:rsid w:val="0028754D"/>
    <w:rsid w:val="00295123"/>
    <w:rsid w:val="002A67BB"/>
    <w:rsid w:val="002B49F5"/>
    <w:rsid w:val="002C5D8E"/>
    <w:rsid w:val="002E58E9"/>
    <w:rsid w:val="00302FEA"/>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41AA"/>
    <w:rsid w:val="006E7DCB"/>
    <w:rsid w:val="006F1D8B"/>
    <w:rsid w:val="007000CD"/>
    <w:rsid w:val="00712B30"/>
    <w:rsid w:val="00720D7C"/>
    <w:rsid w:val="00723738"/>
    <w:rsid w:val="00725176"/>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B78"/>
    <w:rsid w:val="009D3F66"/>
    <w:rsid w:val="009E535B"/>
    <w:rsid w:val="009F5898"/>
    <w:rsid w:val="009F7966"/>
    <w:rsid w:val="00A01C57"/>
    <w:rsid w:val="00A043D3"/>
    <w:rsid w:val="00A13272"/>
    <w:rsid w:val="00A145E7"/>
    <w:rsid w:val="00A16D35"/>
    <w:rsid w:val="00A2252E"/>
    <w:rsid w:val="00A33777"/>
    <w:rsid w:val="00A34F83"/>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167E3"/>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F5E"/>
    <w:rsid w:val="00EF4887"/>
    <w:rsid w:val="00EF6EF8"/>
    <w:rsid w:val="00F034C9"/>
    <w:rsid w:val="00F10D67"/>
    <w:rsid w:val="00F13A1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unhideWhenUsed/>
    <w:rsid w:val="00720D7C"/>
    <w:rPr>
      <w:sz w:val="20"/>
      <w:szCs w:val="20"/>
    </w:rPr>
  </w:style>
  <w:style w:type="character" w:customStyle="1" w:styleId="CommentTextChar">
    <w:name w:val="Comment Text Char"/>
    <w:basedOn w:val="DefaultParagraphFont"/>
    <w:link w:val="CommentText"/>
    <w:uiPriority w:val="99"/>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99F022-C26B-D14B-9318-D8D4B7FF41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23</Pages>
  <Words>24390</Words>
  <Characters>139027</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Ben Staton</cp:lastModifiedBy>
  <cp:revision>6</cp:revision>
  <cp:lastPrinted>2023-01-18T18:49:00Z</cp:lastPrinted>
  <dcterms:created xsi:type="dcterms:W3CDTF">2023-08-18T18:10:00Z</dcterms:created>
  <dcterms:modified xsi:type="dcterms:W3CDTF">2023-08-2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